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2D70B45E" w14:textId="2CBE46AD" w:rsidR="00A5480D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501389" w:history="1">
            <w:r w:rsidR="00A5480D" w:rsidRPr="007D4DED">
              <w:rPr>
                <w:rStyle w:val="Hyperlink"/>
                <w:noProof/>
              </w:rPr>
              <w:t>1.</w:t>
            </w:r>
            <w:r w:rsidR="00A5480D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A5480D" w:rsidRPr="007D4DED">
              <w:rPr>
                <w:rStyle w:val="Hyperlink"/>
                <w:noProof/>
              </w:rPr>
              <w:t>Uvod</w:t>
            </w:r>
            <w:r w:rsidR="00A5480D">
              <w:rPr>
                <w:noProof/>
                <w:webHidden/>
              </w:rPr>
              <w:tab/>
            </w:r>
            <w:r w:rsidR="00A5480D">
              <w:rPr>
                <w:noProof/>
                <w:webHidden/>
              </w:rPr>
              <w:fldChar w:fldCharType="begin"/>
            </w:r>
            <w:r w:rsidR="00A5480D">
              <w:rPr>
                <w:noProof/>
                <w:webHidden/>
              </w:rPr>
              <w:instrText xml:space="preserve"> PAGEREF _Toc46501389 \h </w:instrText>
            </w:r>
            <w:r w:rsidR="00A5480D">
              <w:rPr>
                <w:noProof/>
                <w:webHidden/>
              </w:rPr>
            </w:r>
            <w:r w:rsidR="00A5480D">
              <w:rPr>
                <w:noProof/>
                <w:webHidden/>
              </w:rPr>
              <w:fldChar w:fldCharType="separate"/>
            </w:r>
            <w:r w:rsidR="00A5480D">
              <w:rPr>
                <w:noProof/>
                <w:webHidden/>
              </w:rPr>
              <w:t>1</w:t>
            </w:r>
            <w:r w:rsidR="00A5480D">
              <w:rPr>
                <w:noProof/>
                <w:webHidden/>
              </w:rPr>
              <w:fldChar w:fldCharType="end"/>
            </w:r>
          </w:hyperlink>
        </w:p>
        <w:p w14:paraId="57C446A6" w14:textId="7D2EDC59" w:rsidR="00A5480D" w:rsidRDefault="00A5480D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01390" w:history="1">
            <w:r w:rsidRPr="007D4DED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7D4DED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013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D7399B" w14:textId="132C4B06" w:rsidR="00A5480D" w:rsidRDefault="00A5480D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01391" w:history="1">
            <w:r w:rsidRPr="007D4DED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7D4DED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013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C9A6FC" w14:textId="52F88E87" w:rsidR="00A5480D" w:rsidRDefault="00A5480D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501392" w:history="1">
            <w:r w:rsidRPr="007D4DED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7D4DED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5013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3917C373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77777777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B4314A">
      <w:pPr>
        <w:pStyle w:val="FOINaslov1"/>
      </w:pPr>
      <w:bookmarkStart w:id="2" w:name="_Toc496683312"/>
      <w:bookmarkStart w:id="3" w:name="_Toc46501389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37C5028D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B4314A">
      <w:pPr>
        <w:pStyle w:val="FOINaslov1"/>
      </w:pPr>
      <w:bookmarkStart w:id="4" w:name="_Toc46501390"/>
      <w:proofErr w:type="spellStart"/>
      <w:r>
        <w:lastRenderedPageBreak/>
        <w:t>Spring</w:t>
      </w:r>
      <w:bookmarkEnd w:id="4"/>
      <w:proofErr w:type="spellEnd"/>
    </w:p>
    <w:p w14:paraId="7B70DEB5" w14:textId="45074D82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000FC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)","plainTextFormattedCitation":"(Pivotal, 2020)","previouslyFormattedCitation":"(Pivotal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647AC9">
        <w:rPr>
          <w:rFonts w:ascii="Arial" w:hAnsi="Arial" w:cs="Arial"/>
          <w:noProof/>
          <w:sz w:val="22"/>
          <w:szCs w:val="22"/>
        </w:rPr>
        <w:t>(Pivotal, 2020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6726C9DA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000FC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)","plainTextFormattedCitation":"(Pivotal, 2020)","previouslyFormattedCitation":"(Pivotal, 2020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B42549" w:rsidRPr="00B42549">
        <w:rPr>
          <w:rFonts w:ascii="Arial" w:hAnsi="Arial" w:cs="Arial"/>
          <w:noProof/>
          <w:sz w:val="22"/>
          <w:szCs w:val="22"/>
        </w:rPr>
        <w:t>(Pivotal, 2020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9520A1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77777777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Kao što vidimo projekata je stvarno mnogo, te svaki ima svoju specifičnu namjenu koje mogu zadovoljiti mnoštvo potreba korisnik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501391"/>
      <w:r>
        <w:lastRenderedPageBreak/>
        <w:t>Povijest</w:t>
      </w:r>
      <w:bookmarkEnd w:id="5"/>
    </w:p>
    <w:p w14:paraId="3070913C" w14:textId="74EA8C33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054F3A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)","plainTextFormattedCitation":"(Pivotal, 2020)","previouslyFormattedCitation":"(Pivotal, 2020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Pr="00EC6BB3">
        <w:rPr>
          <w:rFonts w:ascii="Arial" w:hAnsi="Arial" w:cs="Arial"/>
          <w:noProof/>
          <w:sz w:val="22"/>
          <w:szCs w:val="22"/>
        </w:rPr>
        <w:t>(Pivotal, 2020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Java API za postojanost</w:t>
      </w:r>
      <w:r>
        <w:rPr>
          <w:rFonts w:ascii="Arial" w:hAnsi="Arial" w:cs="Arial"/>
          <w:sz w:val="22"/>
          <w:szCs w:val="22"/>
        </w:rPr>
        <w:t xml:space="preserve">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Java servis za poruke</w:t>
      </w:r>
      <w:r>
        <w:rPr>
          <w:rFonts w:ascii="Arial" w:hAnsi="Arial" w:cs="Arial"/>
          <w:sz w:val="22"/>
          <w:szCs w:val="22"/>
        </w:rPr>
        <w:t xml:space="preserve">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>Java Arhitektura konektora</w:t>
      </w:r>
      <w:r w:rsidR="000D57A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3926FF15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9520A1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b)","plainTextFormattedCitation":"(VMware, 2020b)","previouslyFormattedCitation":"(VMware, 2020a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325C4B1A" w:rsidR="009520A1" w:rsidRDefault="009520A1" w:rsidP="009520A1">
      <w:pPr>
        <w:pStyle w:val="Naslovslike"/>
      </w:pPr>
      <w:r>
        <w:t xml:space="preserve">       </w:t>
      </w:r>
      <w:proofErr w:type="spellStart"/>
      <w:r>
        <w:t>Spring</w:t>
      </w:r>
      <w:proofErr w:type="spellEnd"/>
      <w:r>
        <w:t xml:space="preserve"> logo </w:t>
      </w:r>
      <w:r>
        <w:fldChar w:fldCharType="begin" w:fldLock="1"/>
      </w:r>
      <w:r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c)","plainTextFormattedCitation":"(VMware, 2020c)","previouslyFormattedCitation":"(VMware, 2020b)"},"properties":{"noteIndex":0},"schema":"https://github.com/citation-style-language/schema/raw/master/csl-citation.json"}</w:instrText>
      </w:r>
      <w:r>
        <w:fldChar w:fldCharType="separate"/>
      </w:r>
      <w:r w:rsidRPr="009520A1">
        <w:rPr>
          <w:noProof/>
        </w:rPr>
        <w:t>(VMware, 2020c)</w:t>
      </w:r>
      <w:r>
        <w:fldChar w:fldCharType="end"/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501392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2F0F2062" w14:textId="6ACFCD49" w:rsidR="007349DE" w:rsidRDefault="00425F0A" w:rsidP="00425F0A">
      <w:pPr>
        <w:spacing w:after="120" w:line="360" w:lineRule="auto"/>
        <w:ind w:firstLine="709"/>
        <w:jc w:val="both"/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</w:p>
    <w:p w14:paraId="572E1F9D" w14:textId="77777777" w:rsidR="00EC6751" w:rsidRPr="00EC6751" w:rsidRDefault="00EC6751" w:rsidP="00EC6751">
      <w:pPr>
        <w:pStyle w:val="FOINaslov2"/>
        <w:numPr>
          <w:ilvl w:val="0"/>
          <w:numId w:val="0"/>
        </w:numPr>
        <w:rPr>
          <w:sz w:val="22"/>
          <w:szCs w:val="22"/>
        </w:rPr>
      </w:pPr>
    </w:p>
    <w:p w14:paraId="144F3F39" w14:textId="77777777" w:rsidR="006219E9" w:rsidRPr="00647AC9" w:rsidRDefault="006219E9" w:rsidP="006219E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6219E9" w:rsidRPr="00647AC9" w:rsidSect="000C3363">
      <w:footerReference w:type="default" r:id="rId14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3340B6C" w14:textId="77777777" w:rsidR="009F2B21" w:rsidRDefault="009F2B21" w:rsidP="0015288B">
      <w:r>
        <w:separator/>
      </w:r>
    </w:p>
  </w:endnote>
  <w:endnote w:type="continuationSeparator" w:id="0">
    <w:p w14:paraId="4C126E5D" w14:textId="77777777" w:rsidR="009F2B21" w:rsidRDefault="009F2B21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C250C5" w:rsidRDefault="00C250C5">
    <w:pPr>
      <w:pStyle w:val="Footer"/>
      <w:jc w:val="right"/>
    </w:pPr>
  </w:p>
  <w:p w14:paraId="05E476E7" w14:textId="77777777" w:rsidR="00C250C5" w:rsidRDefault="00C250C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C250C5" w:rsidRDefault="00C250C5">
    <w:pPr>
      <w:pStyle w:val="Footer"/>
      <w:jc w:val="right"/>
    </w:pPr>
  </w:p>
  <w:p w14:paraId="5BAB876B" w14:textId="77777777" w:rsidR="00C250C5" w:rsidRDefault="00C250C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EndPr/>
    <w:sdtContent>
      <w:p w14:paraId="136A9237" w14:textId="77777777" w:rsidR="00C250C5" w:rsidRDefault="00C250C5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C250C5" w:rsidRDefault="00C250C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C250C5" w:rsidRDefault="00C250C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C250C5" w:rsidRDefault="00C250C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C250C5" w:rsidRPr="00BE4D7E" w:rsidRDefault="00C250C5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C250C5" w:rsidRDefault="00C250C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31F2855" w14:textId="77777777" w:rsidR="009F2B21" w:rsidRDefault="009F2B21" w:rsidP="0015288B">
      <w:r>
        <w:separator/>
      </w:r>
    </w:p>
  </w:footnote>
  <w:footnote w:type="continuationSeparator" w:id="0">
    <w:p w14:paraId="49662528" w14:textId="77777777" w:rsidR="009F2B21" w:rsidRDefault="009F2B21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1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2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3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4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5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9832197"/>
    <w:multiLevelType w:val="multilevel"/>
    <w:tmpl w:val="B4768706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0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2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7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8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9"/>
  </w:num>
  <w:num w:numId="2">
    <w:abstractNumId w:val="0"/>
  </w:num>
  <w:num w:numId="3">
    <w:abstractNumId w:val="8"/>
  </w:num>
  <w:num w:numId="4">
    <w:abstractNumId w:val="10"/>
  </w:num>
  <w:num w:numId="5">
    <w:abstractNumId w:val="12"/>
  </w:num>
  <w:num w:numId="6">
    <w:abstractNumId w:val="4"/>
  </w:num>
  <w:num w:numId="7">
    <w:abstractNumId w:val="28"/>
  </w:num>
  <w:num w:numId="8">
    <w:abstractNumId w:val="13"/>
  </w:num>
  <w:num w:numId="9">
    <w:abstractNumId w:val="3"/>
  </w:num>
  <w:num w:numId="10">
    <w:abstractNumId w:val="26"/>
  </w:num>
  <w:num w:numId="11">
    <w:abstractNumId w:val="27"/>
  </w:num>
  <w:num w:numId="12">
    <w:abstractNumId w:val="18"/>
  </w:num>
  <w:num w:numId="13">
    <w:abstractNumId w:val="19"/>
  </w:num>
  <w:num w:numId="14">
    <w:abstractNumId w:val="19"/>
  </w:num>
  <w:num w:numId="15">
    <w:abstractNumId w:val="25"/>
  </w:num>
  <w:num w:numId="16">
    <w:abstractNumId w:val="24"/>
  </w:num>
  <w:num w:numId="17">
    <w:abstractNumId w:val="5"/>
  </w:num>
  <w:num w:numId="18">
    <w:abstractNumId w:val="23"/>
  </w:num>
  <w:num w:numId="19">
    <w:abstractNumId w:val="14"/>
  </w:num>
  <w:num w:numId="20">
    <w:abstractNumId w:val="19"/>
  </w:num>
  <w:num w:numId="21">
    <w:abstractNumId w:val="19"/>
  </w:num>
  <w:num w:numId="22">
    <w:abstractNumId w:val="19"/>
  </w:num>
  <w:num w:numId="23">
    <w:abstractNumId w:val="19"/>
  </w:num>
  <w:num w:numId="24">
    <w:abstractNumId w:val="19"/>
  </w:num>
  <w:num w:numId="25">
    <w:abstractNumId w:val="19"/>
  </w:num>
  <w:num w:numId="26">
    <w:abstractNumId w:val="19"/>
  </w:num>
  <w:num w:numId="27">
    <w:abstractNumId w:val="19"/>
  </w:num>
  <w:num w:numId="28">
    <w:abstractNumId w:val="19"/>
  </w:num>
  <w:num w:numId="29">
    <w:abstractNumId w:val="19"/>
  </w:num>
  <w:num w:numId="30">
    <w:abstractNumId w:val="19"/>
  </w:num>
  <w:num w:numId="31">
    <w:abstractNumId w:val="19"/>
  </w:num>
  <w:num w:numId="32">
    <w:abstractNumId w:val="19"/>
  </w:num>
  <w:num w:numId="33">
    <w:abstractNumId w:val="19"/>
  </w:num>
  <w:num w:numId="34">
    <w:abstractNumId w:val="9"/>
  </w:num>
  <w:num w:numId="35">
    <w:abstractNumId w:val="7"/>
  </w:num>
  <w:num w:numId="36">
    <w:abstractNumId w:val="1"/>
  </w:num>
  <w:num w:numId="37">
    <w:abstractNumId w:val="20"/>
  </w:num>
  <w:num w:numId="38">
    <w:abstractNumId w:val="17"/>
  </w:num>
  <w:num w:numId="39">
    <w:abstractNumId w:val="22"/>
  </w:num>
  <w:num w:numId="40">
    <w:abstractNumId w:val="6"/>
  </w:num>
  <w:num w:numId="41">
    <w:abstractNumId w:val="15"/>
  </w:num>
  <w:num w:numId="42">
    <w:abstractNumId w:val="2"/>
  </w:num>
  <w:num w:numId="43">
    <w:abstractNumId w:val="21"/>
  </w:num>
  <w:num w:numId="44">
    <w:abstractNumId w:val="11"/>
  </w:num>
  <w:num w:numId="45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A5"/>
    <w:rsid w:val="000B33EE"/>
    <w:rsid w:val="000B35D9"/>
    <w:rsid w:val="000B3900"/>
    <w:rsid w:val="000B3DC3"/>
    <w:rsid w:val="000B4301"/>
    <w:rsid w:val="000B4A42"/>
    <w:rsid w:val="000B65D9"/>
    <w:rsid w:val="000B6B27"/>
    <w:rsid w:val="000C136D"/>
    <w:rsid w:val="000C1805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FC9"/>
    <w:rsid w:val="002303CC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702"/>
    <w:rsid w:val="00306F82"/>
    <w:rsid w:val="00307953"/>
    <w:rsid w:val="0031042E"/>
    <w:rsid w:val="00311281"/>
    <w:rsid w:val="0031153A"/>
    <w:rsid w:val="003115DA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E10"/>
    <w:rsid w:val="003C0F0F"/>
    <w:rsid w:val="003C124D"/>
    <w:rsid w:val="003C16EF"/>
    <w:rsid w:val="003C2C7F"/>
    <w:rsid w:val="003C2D9A"/>
    <w:rsid w:val="003C2EDC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42ED"/>
    <w:rsid w:val="00524728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F71"/>
    <w:rsid w:val="005362B2"/>
    <w:rsid w:val="00537CE5"/>
    <w:rsid w:val="00537DA2"/>
    <w:rsid w:val="005401B9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5069"/>
    <w:rsid w:val="005B5BD7"/>
    <w:rsid w:val="005B5D18"/>
    <w:rsid w:val="005B7898"/>
    <w:rsid w:val="005C0C55"/>
    <w:rsid w:val="005C1347"/>
    <w:rsid w:val="005C1CF9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614E"/>
    <w:rsid w:val="00686560"/>
    <w:rsid w:val="00686D29"/>
    <w:rsid w:val="006872AC"/>
    <w:rsid w:val="00687447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5EA"/>
    <w:rsid w:val="006D39EE"/>
    <w:rsid w:val="006D3D30"/>
    <w:rsid w:val="006D4889"/>
    <w:rsid w:val="006D4C2A"/>
    <w:rsid w:val="006D56BB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7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FB2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237E"/>
    <w:rsid w:val="009C2584"/>
    <w:rsid w:val="009C26A5"/>
    <w:rsid w:val="009C2934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2B21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5253"/>
    <w:rsid w:val="00B56DFB"/>
    <w:rsid w:val="00B573EF"/>
    <w:rsid w:val="00B575B8"/>
    <w:rsid w:val="00B5789D"/>
    <w:rsid w:val="00B5790E"/>
    <w:rsid w:val="00B57E0B"/>
    <w:rsid w:val="00B603B4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2C"/>
    <w:rsid w:val="00C424CD"/>
    <w:rsid w:val="00C429B0"/>
    <w:rsid w:val="00C431C2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710"/>
    <w:rsid w:val="00D510F1"/>
    <w:rsid w:val="00D51184"/>
    <w:rsid w:val="00D51377"/>
    <w:rsid w:val="00D52A7B"/>
    <w:rsid w:val="00D52DD8"/>
    <w:rsid w:val="00D54C68"/>
    <w:rsid w:val="00D55941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939"/>
    <w:rsid w:val="00DB6E4C"/>
    <w:rsid w:val="00DB7EE7"/>
    <w:rsid w:val="00DB7FC3"/>
    <w:rsid w:val="00DC042C"/>
    <w:rsid w:val="00DC268B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CF6"/>
    <w:rsid w:val="00F500A8"/>
    <w:rsid w:val="00F50165"/>
    <w:rsid w:val="00F5045E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213B"/>
    <w:rsid w:val="00F9222A"/>
    <w:rsid w:val="00F9243E"/>
    <w:rsid w:val="00F930E8"/>
    <w:rsid w:val="00F9325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E22"/>
    <w:rsid w:val="00FD7047"/>
    <w:rsid w:val="00FE0424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B4314A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B4314A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723</TotalTime>
  <Pages>9</Pages>
  <Words>1986</Words>
  <Characters>11322</Characters>
  <Application>Microsoft Office Word</Application>
  <DocSecurity>0</DocSecurity>
  <Lines>94</Lines>
  <Paragraphs>2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3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00</cp:revision>
  <cp:lastPrinted>2012-11-30T11:54:00Z</cp:lastPrinted>
  <dcterms:created xsi:type="dcterms:W3CDTF">2017-11-13T12:09:00Z</dcterms:created>
  <dcterms:modified xsi:type="dcterms:W3CDTF">2020-07-24T14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